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6890DD8" w14:textId="51168F8D" w:rsidR="0008177B" w:rsidRDefault="0008177B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78C606A" w14:textId="77777777" w:rsidR="00F31C46" w:rsidRDefault="00F31C46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E5D5260" w14:textId="77777777" w:rsidR="00F31C46" w:rsidRDefault="00F31C46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D2DE765" w14:textId="77777777" w:rsidR="00F31C46" w:rsidRDefault="00F31C46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512E236" w14:textId="77777777" w:rsidR="00F31C46" w:rsidRDefault="00F31C46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07D0742" w14:textId="77777777" w:rsidR="00F31C46" w:rsidRPr="00B76E91" w:rsidRDefault="00F31C46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2E4F91A" w14:textId="3028C459" w:rsidR="0008177B" w:rsidRPr="00B76E91" w:rsidRDefault="00C26C92" w:rsidP="003A59F4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eparing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inesses for Global Internet Access</w:t>
      </w:r>
    </w:p>
    <w:p w14:paraId="153527ED" w14:textId="77777777" w:rsidR="0008177B" w:rsidRPr="00B76E91" w:rsidRDefault="00C26C92" w:rsidP="003A59F4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riter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50B9792" w14:textId="1D647EB4" w:rsidR="00A106AF" w:rsidRPr="00B76E91" w:rsidRDefault="00C26C92" w:rsidP="003A59F4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A106AF" w:rsidRPr="00B76E91" w:rsidSect="00C74D28">
          <w:headerReference w:type="default" r:id="rId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[Name of the </w:t>
      </w:r>
      <w:r w:rsidR="00A4374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stitution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]</w:t>
      </w:r>
    </w:p>
    <w:p w14:paraId="3F719137" w14:textId="23ECA942" w:rsidR="00F56F28" w:rsidRPr="00FB35CF" w:rsidRDefault="00F56F28" w:rsidP="003A59F4">
      <w:pPr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FB35CF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Abstract</w:t>
      </w:r>
    </w:p>
    <w:p w14:paraId="69A03206" w14:textId="0AA708BB" w:rsidR="0036259C" w:rsidRDefault="00FB35CF" w:rsidP="00F31C46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ernet has become a basic necessity of </w:t>
      </w:r>
      <w:r w:rsidR="0094134F">
        <w:rPr>
          <w:rFonts w:ascii="Times New Roman" w:hAnsi="Times New Roman" w:cs="Times New Roman"/>
          <w:color w:val="000000" w:themeColor="text1"/>
          <w:sz w:val="24"/>
          <w:szCs w:val="24"/>
        </w:rPr>
        <w:t>life. Unfort</w:t>
      </w:r>
      <w:r w:rsidR="00F31C4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ately, only half of the world’s </w:t>
      </w:r>
      <w:r w:rsidR="0094134F">
        <w:rPr>
          <w:rFonts w:ascii="Times New Roman" w:hAnsi="Times New Roman" w:cs="Times New Roman"/>
          <w:color w:val="000000" w:themeColor="text1"/>
          <w:sz w:val="24"/>
          <w:szCs w:val="24"/>
        </w:rPr>
        <w:t>population can afford internet access</w:t>
      </w:r>
      <w:r w:rsidR="004503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tarlink is the first drop of rain in this respect to 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>pro</w:t>
      </w:r>
      <w:r w:rsidR="004503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ide affordable internet services to </w:t>
      </w:r>
      <w:r w:rsidR="00CE5424">
        <w:rPr>
          <w:rFonts w:ascii="Times New Roman" w:hAnsi="Times New Roman" w:cs="Times New Roman"/>
          <w:color w:val="000000" w:themeColor="text1"/>
          <w:sz w:val="24"/>
          <w:szCs w:val="24"/>
        </w:rPr>
        <w:t>the global population. These internet services will not only be cheap but al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>so</w:t>
      </w:r>
      <w:r w:rsidR="00CE542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st and reliable. The basic aim is to </w:t>
      </w:r>
      <w:r w:rsidR="003D12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vide access to the people of less developed countries </w:t>
      </w:r>
      <w:r w:rsidR="002529A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education and </w:t>
      </w:r>
      <w:r w:rsidR="000710C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althcare services, through affordable internet services. </w:t>
      </w:r>
      <w:r w:rsidR="009D170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new initiative will prove to be 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huge revolution in the </w:t>
      </w:r>
      <w:r w:rsidR="002548C0">
        <w:rPr>
          <w:rFonts w:ascii="Times New Roman" w:hAnsi="Times New Roman" w:cs="Times New Roman"/>
          <w:color w:val="000000" w:themeColor="text1"/>
          <w:sz w:val="24"/>
          <w:szCs w:val="24"/>
        </w:rPr>
        <w:t>world of technology.</w:t>
      </w:r>
    </w:p>
    <w:p w14:paraId="4506AEF9" w14:textId="77777777" w:rsidR="00F31C46" w:rsidRDefault="00F31C46" w:rsidP="00F31C46">
      <w:pPr>
        <w:spacing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F84C236" w14:textId="77777777" w:rsidR="0036259C" w:rsidRDefault="0036259C" w:rsidP="003A59F4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1FDAE61" w14:textId="231B9425" w:rsidR="0036259C" w:rsidRPr="00C11E58" w:rsidRDefault="0036259C" w:rsidP="003A59F4">
      <w:pPr>
        <w:spacing w:line="48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C11E5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eywords</w:t>
      </w:r>
    </w:p>
    <w:p w14:paraId="740F1319" w14:textId="2BFACE23" w:rsidR="0036259C" w:rsidRDefault="0036259C" w:rsidP="003A59F4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usiness 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>Dime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>nsions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tarlink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C11E58">
        <w:rPr>
          <w:rFonts w:ascii="Times New Roman" w:hAnsi="Times New Roman" w:cs="Times New Roman"/>
          <w:color w:val="000000" w:themeColor="text1"/>
          <w:sz w:val="24"/>
          <w:szCs w:val="24"/>
        </w:rPr>
        <w:t>Motivation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312A85">
        <w:rPr>
          <w:rFonts w:ascii="Times New Roman" w:hAnsi="Times New Roman" w:cs="Times New Roman"/>
          <w:color w:val="000000" w:themeColor="text1"/>
          <w:sz w:val="24"/>
          <w:szCs w:val="24"/>
        </w:rPr>
        <w:t>Global Population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1D243D">
        <w:rPr>
          <w:rFonts w:ascii="Times New Roman" w:hAnsi="Times New Roman" w:cs="Times New Roman"/>
          <w:color w:val="000000" w:themeColor="text1"/>
          <w:sz w:val="24"/>
          <w:szCs w:val="24"/>
        </w:rPr>
        <w:t>Technology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1D243D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1D243D">
        <w:rPr>
          <w:rFonts w:ascii="Times New Roman" w:hAnsi="Times New Roman" w:cs="Times New Roman"/>
          <w:color w:val="000000" w:themeColor="text1"/>
          <w:sz w:val="24"/>
          <w:szCs w:val="24"/>
        </w:rPr>
        <w:t>4G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D261F">
        <w:rPr>
          <w:rFonts w:ascii="Times New Roman" w:hAnsi="Times New Roman" w:cs="Times New Roman"/>
          <w:color w:val="000000" w:themeColor="text1"/>
          <w:sz w:val="24"/>
          <w:szCs w:val="24"/>
        </w:rPr>
        <w:t>Low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4D261F">
        <w:rPr>
          <w:rFonts w:ascii="Times New Roman" w:hAnsi="Times New Roman" w:cs="Times New Roman"/>
          <w:color w:val="000000" w:themeColor="text1"/>
          <w:sz w:val="24"/>
          <w:szCs w:val="24"/>
        </w:rPr>
        <w:t>Income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D261F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D261F">
        <w:rPr>
          <w:rFonts w:ascii="Times New Roman" w:hAnsi="Times New Roman" w:cs="Times New Roman"/>
          <w:color w:val="000000" w:themeColor="text1"/>
          <w:sz w:val="24"/>
          <w:szCs w:val="24"/>
        </w:rPr>
        <w:t>World Bank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A476E7">
        <w:rPr>
          <w:rFonts w:ascii="Times New Roman" w:hAnsi="Times New Roman" w:cs="Times New Roman"/>
          <w:color w:val="000000" w:themeColor="text1"/>
          <w:sz w:val="24"/>
          <w:szCs w:val="24"/>
        </w:rPr>
        <w:t>Education</w:t>
      </w:r>
      <w:r w:rsidR="00CC2B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41DD0F94" w14:textId="3A2C707A" w:rsidR="00F56F28" w:rsidRDefault="00F56F28" w:rsidP="003A59F4">
      <w:pPr>
        <w:spacing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br w:type="page"/>
      </w:r>
    </w:p>
    <w:p w14:paraId="79895D70" w14:textId="1A6212A2" w:rsidR="00BB44B6" w:rsidRPr="00B76E91" w:rsidRDefault="00C26C92" w:rsidP="003A59F4">
      <w:pPr>
        <w:spacing w:after="0"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Preparing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inesses for Global Internet Access</w:t>
      </w:r>
    </w:p>
    <w:p w14:paraId="791F21C4" w14:textId="06B9589E" w:rsidR="0026072D" w:rsidRPr="00B76E91" w:rsidRDefault="0026072D" w:rsidP="003A59F4">
      <w:pPr>
        <w:spacing w:after="0" w:line="48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8B8E3CD" w14:textId="2C4632F8" w:rsidR="00BB44B6" w:rsidRPr="00B76E91" w:rsidRDefault="00C26C92" w:rsidP="003A59F4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lobal internet access is one of the business dimension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can bring an evolution in business. 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ar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ink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s one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events of 2019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embedded tint of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solution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usinesses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 it was a motivation for all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eginner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tarlink is an ambitious network of 20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pace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X has planned to launch about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twelve thousand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nex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ew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years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as to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rovide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roadband</w:t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rvice throughout the entire plane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nImorK37","properties":{"formattedCitation":"(Cashel, 2019)","plainCitation":"(Cashel, 2019)","noteIndex":0},"citationItems":[{"id":348,"uris":["http://zotero.org/users/local/6bWeQAmN/items/DBLDXTIS"],"uri":["http://zotero.org/users/local/6bWeQAmN/items/DBLDXTIS"],"itemData":{"id":348,"type":"article-magazine","abstract":"They’ll need to rethink their business models and platform strategies.","container-title":"Harvard Business Review","ISSN":"0017-8012","source":"hbr.org","title":"How Businesses Should Prepare for Global Internet Access","URL":"https://hbr.org/2019/07/how-businesses-should-prepare-for-global-internet-access","author":[{"family":"Cashel","given":"Jim"}],"accessed":{"date-parts":[["2020",1,16]]},"issued":{"date-parts":[["2019",7,16]]}}}],"schema":"https://github.com/citation-style-language/schema/raw/master/csl-citation.json"} </w:instrTex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B76E91">
        <w:rPr>
          <w:rFonts w:ascii="Times New Roman" w:hAnsi="Times New Roman" w:cs="Times New Roman"/>
          <w:sz w:val="24"/>
          <w:szCs w:val="24"/>
        </w:rPr>
        <w:t>(Cashel, 2019)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E4DC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B51A87A" w14:textId="77777777" w:rsidR="00AC60F1" w:rsidRDefault="00AC60F1" w:rsidP="003A59F4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7B5818E" w14:textId="20EE9187" w:rsidR="00AF2A8E" w:rsidRPr="00B76E91" w:rsidRDefault="00C26C92" w:rsidP="003A59F4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scussion</w:t>
      </w:r>
    </w:p>
    <w:p w14:paraId="2EEDAD91" w14:textId="67DC173D" w:rsidR="00AF2A8E" w:rsidRPr="00B76E91" w:rsidRDefault="00C26C92" w:rsidP="003A59F4">
      <w:pPr>
        <w:spacing w:after="0" w:line="480" w:lineRule="auto"/>
        <w:ind w:firstLine="7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the launch of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osaic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rowser 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6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years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go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rought a sudden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volution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orld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business, it was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ound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nly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lf of the global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opulation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d access to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According to the information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llected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rom the United Nation's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tate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Broadband report, it was found that 49.2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rcent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tal population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a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ffordable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ccess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E21CC9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chnology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ims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t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volution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roadband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xertions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a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ore</w:t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xpressive way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nv1Wr4jT","properties":{"formattedCitation":"(Meyers, 2002)","plainCitation":"(Meyers, 2002)","noteIndex":0},"citationItems":[{"id":350,"uris":["http://zotero.org/users/local/6bWeQAmN/items/QIMM3QKC"],"uri":["http://zotero.org/users/local/6bWeQAmN/items/QIMM3QKC"],"itemData":{"id":350,"type":"book","publisher":"Academic","source":"Google Scholar","title":"Encyclopedia of physical science and technology","author":[{"family":"Meyers","given":"Robert A."}],"issued":{"date-parts":[["2002"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Meyers, 2012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E67D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revalence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Balloons and 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rones </w:t>
      </w:r>
      <w:r w:rsidR="000117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on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mising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olutions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blem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741D0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ed by the world. </w:t>
      </w:r>
      <w:r w:rsidR="00844FAA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addition to narrow edges, </w:t>
      </w:r>
      <w:r w:rsidR="00F91BE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paceX will be leading the race in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orm</w:t>
      </w:r>
      <w:r w:rsidR="00F91BE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LEO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atellites</w:t>
      </w:r>
      <w:r w:rsidR="006B516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at will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e launched</w:t>
      </w:r>
      <w:r w:rsidR="006B516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p to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eight hundred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number </w:t>
      </w:r>
      <w:r w:rsidR="006B516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2020. 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irst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tarlink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practice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elkom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Kenya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ith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n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im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provide 4G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rural parts of Africa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xDm4VEf4","properties":{"formattedCitation":"(Cashel, 2019)","plainCitation":"(Cashel, 2019)","noteIndex":0},"citationItems":[{"id":348,"uris":["http://zotero.org/users/local/6bWeQAmN/items/DBLDXTIS"],"uri":["http://zotero.org/users/local/6bWeQAmN/items/DBLDXTIS"],"itemData":{"id":348,"type":"article-magazine","abstract":"They’ll need to rethink their business models and platform strategies.","container-title":"Harvard Business Review","ISSN":"0017-8012","source":"hbr.org","title":"How Businesses Should Prepare for Global Internet Access","URL":"https://hbr.org/2019/07/how-businesses-should-prepare-for-global-internet-access","author":[{"family":"Cashel","given":"Jim"}],"accessed":{"date-parts":[["2020",1,16]]},"issued":{"date-parts":[["2019",7,16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Cashel, 2019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B738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168D079C" w14:textId="1169FB2A" w:rsidR="00AA4045" w:rsidRPr="00B76E91" w:rsidRDefault="00B76E91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C26C92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assumed that within the next three to five years, a major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ortion</w:t>
      </w:r>
      <w:r w:rsidR="00C26C92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planet will have access to the internet.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owever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irst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opters will b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overnment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gencies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businesses,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ealth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inics, and different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chools</w:t>
      </w:r>
      <w:r w:rsidR="00420A8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85FD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r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B85FD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me set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imension</w:t>
      </w:r>
      <w:r w:rsidR="00B85FD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that will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act</w:t>
      </w:r>
      <w:r w:rsidR="00B85FD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h the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itiative of Starlink. 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stinct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diverse population</w:t>
      </w:r>
      <w:r w:rsidR="00670D89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e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ajor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argets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king into 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account that almost a billion of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nsumers who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using th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low-income communities.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mong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m,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any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may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ave limited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cess to education. In order to address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ubject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opulation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roducts and services will be offered by using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at there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clear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structions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those who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5A631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w users.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Localized</w:t>
      </w:r>
      <w:r w:rsidR="00245BE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unication is also on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</w:t>
      </w:r>
      <w:r w:rsidR="00245BE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ajor necessities to be addressed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="00245BEB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Mandarin, English, Arabic, Hindi, and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panish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De Waal Alberts &amp; A, 2020).</w:t>
      </w:r>
    </w:p>
    <w:p w14:paraId="76BE1189" w14:textId="29D535D4" w:rsidR="00A047E2" w:rsidRPr="00B76E91" w:rsidRDefault="00C26C92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1A3BE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ny of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nsumers</w:t>
      </w:r>
      <w:r w:rsidR="001A3BE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ill</w:t>
      </w:r>
      <w:r w:rsidR="001A3BE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 located in low-income countries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1A3BE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o will be having limited resources. 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nder this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ive,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ere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ll be a lot of opportunities for the hybrid business model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at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volves both philanthropic and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overnmental partnerships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fyiXSLAf","properties":{"formattedCitation":"(Meyers, 2002)","plainCitation":"(Meyers, 2002)","noteIndex":0},"citationItems":[{"id":350,"uris":["http://zotero.org/users/local/6bWeQAmN/items/QIMM3QKC"],"uri":["http://zotero.org/users/local/6bWeQAmN/items/QIMM3QKC"],"itemData":{"id":350,"type":"book","publisher":"Academic","source":"Google Scholar","title":"Encyclopedia of physical science and technology","author":[{"family":"Meyers","given":"Robert A."}],"issued":{"date-parts":[["2002"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Meyers, 2012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 addition,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orld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ank is planning to invest about 200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illion</w:t>
      </w:r>
      <w:r w:rsidR="0044752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ollars </w:t>
      </w:r>
      <w:r w:rsidR="004161F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renewable energy products in emerging economies by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year</w:t>
      </w:r>
      <w:r w:rsidR="004161F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2025.</w:t>
      </w:r>
      <w:r w:rsidR="004161F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B5F5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t is more like an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="006B5F5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is expected to result in a significant number of opportunities for the privat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ectors</w:t>
      </w:r>
      <w:r w:rsidR="006B5F5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ew</w:t>
      </w:r>
      <w:r w:rsidR="006B5F5F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ginner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usinessmen (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eyers, 2002). </w:t>
      </w:r>
    </w:p>
    <w:p w14:paraId="67250647" w14:textId="46D000A0" w:rsidR="00DB6505" w:rsidRPr="00B76E91" w:rsidRDefault="00C26C92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ab/>
        <w:t xml:space="preserve">It is also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mportant to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te that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nder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s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me of the new businesses will b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iven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prominent chance to come up to th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large marke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ith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ifferen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latform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acebook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cause,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 many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arket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acebook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ing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fered fre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ually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nsumer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not offered 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or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d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ware of online sources or other services 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>besides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ebook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udio and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video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munication is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e of the major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</w:t>
      </w:r>
      <w:r w:rsidR="00011760">
        <w:rPr>
          <w:rFonts w:ascii="Times New Roman" w:hAnsi="Times New Roman" w:cs="Times New Roman"/>
          <w:color w:val="000000" w:themeColor="text1"/>
          <w:sz w:val="24"/>
          <w:szCs w:val="24"/>
        </w:rPr>
        <w:t>iv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s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will b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aken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these services will be </w:t>
      </w:r>
      <w:r w:rsidR="00CE64F5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dministrated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y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mart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peaker technologies such a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exa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Google Assistant that </w:t>
      </w:r>
      <w:r w:rsidR="00F91B01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ec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ming one of the major tools in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latest</w:t>
      </w:r>
      <w:r w:rsidR="005F5C47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rvices.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nother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ason for introducing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udio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visual tools is to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nalyze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critically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valuate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tomer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age taking into account that the major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opulation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martphones</w:t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online functioning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IBNvcdDa","properties":{"formattedCitation":"(Zuehlke &amp; Henderson, 2020)","plainCitation":"(Zuehlke &amp; Henderson, 2020)","noteIndex":0},"citationItems":[{"id":352,"uris":["http://zotero.org/users/local/6bWeQAmN/items/EL39QMJN"],"uri":["http://zotero.org/users/local/6bWeQAmN/items/EL39QMJN"],"itemData":{"id":352,"type":"paper-conference","container-title":"AIAA Scitech 2020 Forum","page":"0230","source":"Google Scholar","title":"Geostationary Satellite Constellation Tracking and Identification Using Normalized Cross Correlation","author":[{"family":"Zuehlke","given":"David"},{"family":"Henderson","given":"Troy"}],"issued":{"date-parts":[["2020"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Zuehlke &amp; Henderson, 2020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D3665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86B58FA" w14:textId="50B3CBD0" w:rsidR="003118AF" w:rsidRPr="00B76E91" w:rsidRDefault="00C26C92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ab/>
        <w:t xml:space="preserve">Then, it is highlighted that th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itiativ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providing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e interne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ill also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itigat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ap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faced by peopl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rms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using th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urrent service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uch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that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ural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a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low income. It is 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ry expensive to work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y using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011760">
        <w:rPr>
          <w:rFonts w:ascii="Times New Roman" w:hAnsi="Times New Roman" w:cs="Times New Roman"/>
          <w:color w:val="000000" w:themeColor="text1"/>
          <w:sz w:val="24"/>
          <w:szCs w:val="24"/>
        </w:rPr>
        <w:t>ib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>er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ptic cable or any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other cables in this area. Cell tower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>are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ajor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pic of discussion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aking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o account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at the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verage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ell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wer is less expensive when it is compare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other sources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ilit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>y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re is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eed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>for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ritical mass of paying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ustomers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as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ke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7F1E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r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conomic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ly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viable</w:t>
      </w:r>
      <w:r w:rsidR="0032195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his issue of economic growth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introduced by different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echnology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rms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hereas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past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decades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ny of th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irm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ha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experienced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“leapfrog”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novations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o that they can be provided with better an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roader internet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verage</w:t>
      </w:r>
      <w:r w:rsidR="00A94604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comparison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new satellites aim to b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maller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, faster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owerful in their performance. It will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lso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fer an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atency period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bout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25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 35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illiseconds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which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more or les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qual 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or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etter</w:t>
      </w:r>
      <w:r w:rsidR="00BC0BFC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n the DSL system and cables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VHTIQTOM","properties":{"formattedCitation":"(Zuehlke &amp; Henderson, 2020)","plainCitation":"(Zuehlke &amp; Henderson, 2020)","noteIndex":0},"citationItems":[{"id":352,"uris":["http://zotero.org/users/local/6bWeQAmN/items/EL39QMJN"],"uri":["http://zotero.org/users/local/6bWeQAmN/items/EL39QMJN"],"itemData":{"id":352,"type":"paper-conference","container-title":"AIAA Scitech 2020 Forum","page":"0230","source":"Google Scholar","title":"Geostationary Satellite Constellation Tracking and Identification Using Normalized Cross Correlation","author":[{"family":"Zuehlke","given":"David"},{"family":"Henderson","given":"Troy"}],"issued":{"date-parts":[["2020"]]}}}],"schema":"https://github.com/citation-style-language/schema/raw/master/csl-citation.json"} </w:instrTex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C421D" w:rsidRPr="00B76E91">
        <w:rPr>
          <w:rFonts w:ascii="Times New Roman" w:hAnsi="Times New Roman" w:cs="Times New Roman"/>
          <w:sz w:val="24"/>
          <w:szCs w:val="24"/>
        </w:rPr>
        <w:t>(Zuehlke &amp; Henderson, 2020)</w:t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C421D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56B53F8" w14:textId="77777777" w:rsidR="00E867F3" w:rsidRDefault="00E867F3" w:rsidP="003A59F4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A06983D" w14:textId="6E873E3B" w:rsidR="00BC0BFC" w:rsidRPr="00B76E91" w:rsidRDefault="00C26C92" w:rsidP="003A59F4">
      <w:pPr>
        <w:spacing w:after="0" w:line="48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onclusion</w:t>
      </w:r>
    </w:p>
    <w:p w14:paraId="43B06A4E" w14:textId="2E82412E" w:rsidR="00BC0BFC" w:rsidRPr="00B76E91" w:rsidRDefault="00C26C92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Th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w broadban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etwork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“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tarlink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 is on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initiatives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major topic</w:t>
      </w:r>
      <w:r w:rsidR="00557180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discussion in</w:t>
      </w:r>
      <w:r w:rsidR="005571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s</w:t>
      </w:r>
      <w:r w:rsidR="00B76E91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ss world in 2019.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76E91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ring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revolution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business world because 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ernet 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n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of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best necessities to bring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shif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the current practices of business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es.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lthough there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are a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ot of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usines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odel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echnological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latforms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working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provid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tter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e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acilities, 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there continues to be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ap that</w: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fines a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business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</w:t>
      </w:r>
      <w:r w:rsidR="005571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ither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high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arket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</w:t>
      </w:r>
      <w:r w:rsidR="003A59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003D1A9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w market. 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order to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mitigate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is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gap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promote </w:t>
      </w:r>
      <w:r w:rsidR="0055718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echnology, this new broadband network will be a shift and a goo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luck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425D2">
        <w:rPr>
          <w:rFonts w:ascii="Times New Roman" w:hAnsi="Times New Roman" w:cs="Times New Roman"/>
          <w:color w:val="000000" w:themeColor="text1"/>
          <w:sz w:val="24"/>
          <w:szCs w:val="24"/>
        </w:rPr>
        <w:t>charm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the market to grow both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nationally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276576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>internationally</w:t>
      </w:r>
      <w:r w:rsidR="00EA36E3"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FCF483B" w14:textId="7E130567" w:rsidR="00091736" w:rsidRPr="00B76E91" w:rsidRDefault="00091736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GoBack"/>
      <w:bookmarkEnd w:id="0"/>
    </w:p>
    <w:p w14:paraId="768C82B8" w14:textId="1CE10C37" w:rsidR="00091736" w:rsidRPr="00F31C46" w:rsidRDefault="00C26C92" w:rsidP="003A59F4">
      <w:pPr>
        <w:spacing w:after="0" w:line="48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F31C4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References</w:t>
      </w:r>
    </w:p>
    <w:p w14:paraId="240F1E94" w14:textId="711727F9" w:rsidR="00FC421D" w:rsidRPr="00B76E91" w:rsidRDefault="00C26C92" w:rsidP="003A59F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B76E91">
        <w:rPr>
          <w:rFonts w:ascii="Times New Roman" w:hAnsi="Times New Roman" w:cs="Times New Roman"/>
          <w:sz w:val="24"/>
          <w:szCs w:val="24"/>
        </w:rPr>
        <w:t xml:space="preserve">Cashel, J. (2019, July 16). How Businesses Should Prepare for Global Internet Access. </w:t>
      </w:r>
      <w:r w:rsidRPr="00B76E91">
        <w:rPr>
          <w:rFonts w:ascii="Times New Roman" w:hAnsi="Times New Roman" w:cs="Times New Roman"/>
          <w:i/>
          <w:iCs/>
          <w:sz w:val="24"/>
          <w:szCs w:val="24"/>
        </w:rPr>
        <w:t>Harvard Business Review</w:t>
      </w:r>
      <w:r w:rsidRPr="00B76E91">
        <w:rPr>
          <w:rFonts w:ascii="Times New Roman" w:hAnsi="Times New Roman" w:cs="Times New Roman"/>
          <w:sz w:val="24"/>
          <w:szCs w:val="24"/>
        </w:rPr>
        <w:t>. https://hbr.org/2019/07/how-businesses-should-prepare-for-global-internet-access</w:t>
      </w:r>
    </w:p>
    <w:p w14:paraId="20656782" w14:textId="13DF49A1" w:rsidR="00FC421D" w:rsidRPr="00B76E91" w:rsidRDefault="00C26C92" w:rsidP="003A59F4">
      <w:pPr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B76E91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e Waal Alberts, A. (2020). A System of Enquiry for the Establishment of a Developmental Agenda for Space in Africa that Could Ensure Positive Economic Contributions for African Societies. In </w:t>
      </w:r>
      <w:r w:rsidRPr="00B76E91">
        <w:rPr>
          <w:rFonts w:ascii="Times New Roman" w:hAnsi="Times New Roman" w:cs="Times New Roman"/>
          <w:i/>
          <w:iCs/>
          <w:color w:val="222222"/>
          <w:sz w:val="24"/>
          <w:szCs w:val="24"/>
          <w:shd w:val="clear" w:color="auto" w:fill="FFFFFF"/>
        </w:rPr>
        <w:t>Space Fostering African Societies</w:t>
      </w:r>
      <w:r w:rsidRPr="00B76E91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 (pp. 231-243). Springer, Cham.</w:t>
      </w:r>
    </w:p>
    <w:p w14:paraId="7314E98E" w14:textId="77777777" w:rsidR="00FC421D" w:rsidRPr="00B76E91" w:rsidRDefault="00C26C92" w:rsidP="003A59F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76E91">
        <w:rPr>
          <w:rFonts w:ascii="Times New Roman" w:hAnsi="Times New Roman" w:cs="Times New Roman"/>
          <w:sz w:val="24"/>
          <w:szCs w:val="24"/>
        </w:rPr>
        <w:t xml:space="preserve">Meyers, R. A. (2002). </w:t>
      </w:r>
      <w:r w:rsidRPr="00B76E91">
        <w:rPr>
          <w:rFonts w:ascii="Times New Roman" w:hAnsi="Times New Roman" w:cs="Times New Roman"/>
          <w:i/>
          <w:iCs/>
          <w:sz w:val="24"/>
          <w:szCs w:val="24"/>
        </w:rPr>
        <w:t>Encyclopedia of physical science and technology</w:t>
      </w:r>
      <w:r w:rsidRPr="00B76E91">
        <w:rPr>
          <w:rFonts w:ascii="Times New Roman" w:hAnsi="Times New Roman" w:cs="Times New Roman"/>
          <w:sz w:val="24"/>
          <w:szCs w:val="24"/>
        </w:rPr>
        <w:t>. Academic.</w:t>
      </w:r>
    </w:p>
    <w:p w14:paraId="0450EBF8" w14:textId="77777777" w:rsidR="00FC421D" w:rsidRPr="00B76E91" w:rsidRDefault="00C26C92" w:rsidP="003A59F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76E91">
        <w:rPr>
          <w:rFonts w:ascii="Times New Roman" w:hAnsi="Times New Roman" w:cs="Times New Roman"/>
          <w:sz w:val="24"/>
          <w:szCs w:val="24"/>
        </w:rPr>
        <w:t xml:space="preserve">Zuehlke, D., &amp; Henderson, T. (2020). Geostationary Satellite Constellation Tracking and Identification Using Normalized Cross-Correlation. </w:t>
      </w:r>
      <w:r w:rsidRPr="00B76E91">
        <w:rPr>
          <w:rFonts w:ascii="Times New Roman" w:hAnsi="Times New Roman" w:cs="Times New Roman"/>
          <w:i/>
          <w:iCs/>
          <w:sz w:val="24"/>
          <w:szCs w:val="24"/>
        </w:rPr>
        <w:t>AIAA SciTech 2020 Forum</w:t>
      </w:r>
      <w:r w:rsidRPr="00B76E91">
        <w:rPr>
          <w:rFonts w:ascii="Times New Roman" w:hAnsi="Times New Roman" w:cs="Times New Roman"/>
          <w:sz w:val="24"/>
          <w:szCs w:val="24"/>
        </w:rPr>
        <w:t>, 0230.</w:t>
      </w:r>
    </w:p>
    <w:p w14:paraId="009E6177" w14:textId="1F00915F" w:rsidR="00091736" w:rsidRPr="00B76E91" w:rsidRDefault="00C26C92" w:rsidP="003A59F4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76E9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091736" w:rsidRPr="00B76E91" w:rsidSect="00C74D28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F4A6444" w14:textId="77777777" w:rsidR="0045075A" w:rsidRDefault="0045075A">
      <w:pPr>
        <w:spacing w:after="0" w:line="240" w:lineRule="auto"/>
      </w:pPr>
      <w:r>
        <w:separator/>
      </w:r>
    </w:p>
  </w:endnote>
  <w:endnote w:type="continuationSeparator" w:id="0">
    <w:p w14:paraId="60737A26" w14:textId="77777777" w:rsidR="0045075A" w:rsidRDefault="004507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1CC4C78" w14:textId="77777777" w:rsidR="0045075A" w:rsidRDefault="0045075A">
      <w:pPr>
        <w:spacing w:after="0" w:line="240" w:lineRule="auto"/>
      </w:pPr>
      <w:r>
        <w:separator/>
      </w:r>
    </w:p>
  </w:footnote>
  <w:footnote w:type="continuationSeparator" w:id="0">
    <w:p w14:paraId="39336F5A" w14:textId="77777777" w:rsidR="0045075A" w:rsidRDefault="0045075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0136B5" w14:textId="5D99156C" w:rsidR="00A106AF" w:rsidRPr="001A02CC" w:rsidRDefault="00C26C92" w:rsidP="00A106AF">
    <w:pPr>
      <w:pStyle w:val="Header"/>
      <w:tabs>
        <w:tab w:val="clear" w:pos="4680"/>
        <w:tab w:val="center" w:pos="9360"/>
      </w:tabs>
      <w:rPr>
        <w:rFonts w:ascii="Times New Roman" w:hAnsi="Times New Roman" w:cs="Times New Roman"/>
        <w:sz w:val="24"/>
        <w:szCs w:val="24"/>
      </w:rPr>
    </w:pPr>
    <w:r w:rsidRPr="001A02CC">
      <w:rPr>
        <w:rFonts w:ascii="Times New Roman" w:hAnsi="Times New Roman" w:cs="Times New Roman"/>
        <w:sz w:val="24"/>
        <w:szCs w:val="24"/>
      </w:rPr>
      <w:t>Running Head:</w:t>
    </w:r>
    <w:r w:rsidR="00BB44B6">
      <w:rPr>
        <w:rFonts w:ascii="Times New Roman" w:hAnsi="Times New Roman" w:cs="Times New Roman"/>
        <w:sz w:val="24"/>
        <w:szCs w:val="24"/>
      </w:rPr>
      <w:t xml:space="preserve"> BUSINESS AND MANAGEMENT</w:t>
    </w:r>
    <w:r w:rsidRPr="001A02CC">
      <w:rPr>
        <w:rFonts w:ascii="Times New Roman" w:hAnsi="Times New Roman" w:cs="Times New Roman"/>
        <w:sz w:val="24"/>
        <w:szCs w:val="24"/>
      </w:rPr>
      <w:tab/>
    </w:r>
    <w:sdt>
      <w:sdtPr>
        <w:rPr>
          <w:rFonts w:ascii="Times New Roman" w:hAnsi="Times New Roman" w:cs="Times New Roman"/>
          <w:sz w:val="24"/>
          <w:szCs w:val="24"/>
        </w:rPr>
        <w:id w:val="23073234"/>
        <w:docPartObj>
          <w:docPartGallery w:val="Page Numbers (Top of Page)"/>
          <w:docPartUnique/>
        </w:docPartObj>
      </w:sdtPr>
      <w:sdtEndPr/>
      <w:sdtContent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425D2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4A07E8" w:rsidRPr="001A02CC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  <w:p w14:paraId="0D9C83AA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EF0C44E" w14:textId="12ADF5F7" w:rsidR="00A106AF" w:rsidRPr="001A02CC" w:rsidRDefault="00C26C92" w:rsidP="001A02CC">
    <w:pPr>
      <w:pStyle w:val="Header"/>
      <w:tabs>
        <w:tab w:val="clear" w:pos="4680"/>
        <w:tab w:val="left" w:pos="7817"/>
        <w:tab w:val="center" w:pos="9360"/>
      </w:tabs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BUSINESS AND MANAGEMENT</w:t>
    </w:r>
    <w:r w:rsidR="005B36F5" w:rsidRPr="001A02CC">
      <w:rPr>
        <w:rFonts w:ascii="Times New Roman" w:hAnsi="Times New Roman" w:cs="Times New Roman"/>
        <w:sz w:val="24"/>
        <w:szCs w:val="24"/>
      </w:rPr>
      <w:tab/>
    </w:r>
    <w:r w:rsidR="001A02CC" w:rsidRPr="001A02CC">
      <w:rPr>
        <w:rFonts w:ascii="Times New Roman" w:hAnsi="Times New Roman" w:cs="Times New Roman"/>
        <w:sz w:val="24"/>
        <w:szCs w:val="24"/>
      </w:rPr>
      <w:tab/>
    </w:r>
    <w:r w:rsidR="004A07E8" w:rsidRPr="001A02CC">
      <w:rPr>
        <w:rFonts w:ascii="Times New Roman" w:hAnsi="Times New Roman" w:cs="Times New Roman"/>
        <w:sz w:val="24"/>
        <w:szCs w:val="24"/>
      </w:rPr>
      <w:fldChar w:fldCharType="begin"/>
    </w:r>
    <w:r w:rsidR="004A07E8" w:rsidRPr="001A02CC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4A07E8" w:rsidRPr="001A02CC">
      <w:rPr>
        <w:rFonts w:ascii="Times New Roman" w:hAnsi="Times New Roman" w:cs="Times New Roman"/>
        <w:sz w:val="24"/>
        <w:szCs w:val="24"/>
      </w:rPr>
      <w:fldChar w:fldCharType="separate"/>
    </w:r>
    <w:r w:rsidR="004425D2">
      <w:rPr>
        <w:rFonts w:ascii="Times New Roman" w:hAnsi="Times New Roman" w:cs="Times New Roman"/>
        <w:noProof/>
        <w:sz w:val="24"/>
        <w:szCs w:val="24"/>
      </w:rPr>
      <w:t>6</w:t>
    </w:r>
    <w:r w:rsidR="004A07E8" w:rsidRPr="001A02CC">
      <w:rPr>
        <w:rFonts w:ascii="Times New Roman" w:hAnsi="Times New Roman" w:cs="Times New Roman"/>
        <w:sz w:val="24"/>
        <w:szCs w:val="24"/>
      </w:rPr>
      <w:fldChar w:fldCharType="end"/>
    </w:r>
  </w:p>
  <w:p w14:paraId="15A79BA3" w14:textId="77777777" w:rsidR="00A106AF" w:rsidRPr="001A02CC" w:rsidRDefault="00A106AF">
    <w:pPr>
      <w:pStyle w:val="Header"/>
      <w:rPr>
        <w:rFonts w:ascii="Times New Roman" w:hAnsi="Times New Roman" w:cs="Times New Roman"/>
        <w:sz w:val="24"/>
        <w:szCs w:val="24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8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zW1NLM0MLUwsTQzsDRR0lEKTi0uzszPAykwqQUANktarSwAAAA="/>
  </w:docVars>
  <w:rsids>
    <w:rsidRoot w:val="0008177B"/>
    <w:rsid w:val="00002ED3"/>
    <w:rsid w:val="00006B40"/>
    <w:rsid w:val="00011760"/>
    <w:rsid w:val="000175BA"/>
    <w:rsid w:val="00024ABE"/>
    <w:rsid w:val="000254ED"/>
    <w:rsid w:val="00034E36"/>
    <w:rsid w:val="00040E21"/>
    <w:rsid w:val="00045047"/>
    <w:rsid w:val="00064440"/>
    <w:rsid w:val="000710CC"/>
    <w:rsid w:val="00076C72"/>
    <w:rsid w:val="0008177B"/>
    <w:rsid w:val="00085549"/>
    <w:rsid w:val="00090057"/>
    <w:rsid w:val="00091736"/>
    <w:rsid w:val="0009207A"/>
    <w:rsid w:val="0009373B"/>
    <w:rsid w:val="000972AE"/>
    <w:rsid w:val="000A011E"/>
    <w:rsid w:val="000A6EE1"/>
    <w:rsid w:val="000C4677"/>
    <w:rsid w:val="000D5139"/>
    <w:rsid w:val="000D537D"/>
    <w:rsid w:val="000E027A"/>
    <w:rsid w:val="000E2998"/>
    <w:rsid w:val="000E4547"/>
    <w:rsid w:val="000E60FE"/>
    <w:rsid w:val="000F5C0F"/>
    <w:rsid w:val="0011275D"/>
    <w:rsid w:val="001277D7"/>
    <w:rsid w:val="00130A33"/>
    <w:rsid w:val="00141074"/>
    <w:rsid w:val="00141C9F"/>
    <w:rsid w:val="001433E7"/>
    <w:rsid w:val="00143D66"/>
    <w:rsid w:val="00143EDD"/>
    <w:rsid w:val="0014559C"/>
    <w:rsid w:val="0015062D"/>
    <w:rsid w:val="00187C02"/>
    <w:rsid w:val="001A02CC"/>
    <w:rsid w:val="001A0404"/>
    <w:rsid w:val="001A3BE1"/>
    <w:rsid w:val="001A7472"/>
    <w:rsid w:val="001B2CB0"/>
    <w:rsid w:val="001C4F34"/>
    <w:rsid w:val="001D243D"/>
    <w:rsid w:val="001D302F"/>
    <w:rsid w:val="001D5169"/>
    <w:rsid w:val="001D71B8"/>
    <w:rsid w:val="001D72A8"/>
    <w:rsid w:val="001E4034"/>
    <w:rsid w:val="001F5766"/>
    <w:rsid w:val="001F7624"/>
    <w:rsid w:val="0020390C"/>
    <w:rsid w:val="00210803"/>
    <w:rsid w:val="002126BC"/>
    <w:rsid w:val="00213F77"/>
    <w:rsid w:val="00217425"/>
    <w:rsid w:val="00245BEB"/>
    <w:rsid w:val="00247A02"/>
    <w:rsid w:val="0025247C"/>
    <w:rsid w:val="002529A0"/>
    <w:rsid w:val="002548C0"/>
    <w:rsid w:val="0026072D"/>
    <w:rsid w:val="00267851"/>
    <w:rsid w:val="00276576"/>
    <w:rsid w:val="002777E7"/>
    <w:rsid w:val="002804B8"/>
    <w:rsid w:val="00282CBA"/>
    <w:rsid w:val="00284B0D"/>
    <w:rsid w:val="00287B4B"/>
    <w:rsid w:val="002A5792"/>
    <w:rsid w:val="002C5353"/>
    <w:rsid w:val="002C5E14"/>
    <w:rsid w:val="002D4979"/>
    <w:rsid w:val="003118AF"/>
    <w:rsid w:val="00312A85"/>
    <w:rsid w:val="00315B39"/>
    <w:rsid w:val="00321951"/>
    <w:rsid w:val="00323259"/>
    <w:rsid w:val="00332218"/>
    <w:rsid w:val="00334AD8"/>
    <w:rsid w:val="00336CA3"/>
    <w:rsid w:val="0034125C"/>
    <w:rsid w:val="003448D7"/>
    <w:rsid w:val="003450E0"/>
    <w:rsid w:val="00347131"/>
    <w:rsid w:val="00355ABA"/>
    <w:rsid w:val="0036259C"/>
    <w:rsid w:val="00365A07"/>
    <w:rsid w:val="00367DFF"/>
    <w:rsid w:val="00371658"/>
    <w:rsid w:val="00383807"/>
    <w:rsid w:val="003A59F4"/>
    <w:rsid w:val="003C25CB"/>
    <w:rsid w:val="003D1261"/>
    <w:rsid w:val="003D1A93"/>
    <w:rsid w:val="003D2612"/>
    <w:rsid w:val="003D2B04"/>
    <w:rsid w:val="003E0446"/>
    <w:rsid w:val="003F30CE"/>
    <w:rsid w:val="003F421D"/>
    <w:rsid w:val="004059F0"/>
    <w:rsid w:val="00410AEC"/>
    <w:rsid w:val="004161FF"/>
    <w:rsid w:val="00420A85"/>
    <w:rsid w:val="0042675A"/>
    <w:rsid w:val="0043024F"/>
    <w:rsid w:val="00432057"/>
    <w:rsid w:val="00437761"/>
    <w:rsid w:val="004425D2"/>
    <w:rsid w:val="0044752D"/>
    <w:rsid w:val="004503AE"/>
    <w:rsid w:val="0045075A"/>
    <w:rsid w:val="00453F7A"/>
    <w:rsid w:val="00460349"/>
    <w:rsid w:val="004637EA"/>
    <w:rsid w:val="004672E9"/>
    <w:rsid w:val="00471063"/>
    <w:rsid w:val="00487440"/>
    <w:rsid w:val="00487EC4"/>
    <w:rsid w:val="004A07E8"/>
    <w:rsid w:val="004A7208"/>
    <w:rsid w:val="004D0EE0"/>
    <w:rsid w:val="004D261F"/>
    <w:rsid w:val="004E2425"/>
    <w:rsid w:val="004E67D1"/>
    <w:rsid w:val="00506F1F"/>
    <w:rsid w:val="00511035"/>
    <w:rsid w:val="00525633"/>
    <w:rsid w:val="00525FDC"/>
    <w:rsid w:val="00543983"/>
    <w:rsid w:val="00550EFD"/>
    <w:rsid w:val="00557180"/>
    <w:rsid w:val="00594098"/>
    <w:rsid w:val="00597189"/>
    <w:rsid w:val="005A631F"/>
    <w:rsid w:val="005B36F5"/>
    <w:rsid w:val="005B43DA"/>
    <w:rsid w:val="005B738B"/>
    <w:rsid w:val="005C0F06"/>
    <w:rsid w:val="005C20F1"/>
    <w:rsid w:val="005C2489"/>
    <w:rsid w:val="005C7FB5"/>
    <w:rsid w:val="005D03C9"/>
    <w:rsid w:val="005D4D2B"/>
    <w:rsid w:val="005E4DC3"/>
    <w:rsid w:val="005F2E1C"/>
    <w:rsid w:val="005F4083"/>
    <w:rsid w:val="005F5C47"/>
    <w:rsid w:val="005F78CF"/>
    <w:rsid w:val="0060705A"/>
    <w:rsid w:val="006148A1"/>
    <w:rsid w:val="00634E15"/>
    <w:rsid w:val="0064671B"/>
    <w:rsid w:val="00664811"/>
    <w:rsid w:val="00670D89"/>
    <w:rsid w:val="0067261A"/>
    <w:rsid w:val="006752F2"/>
    <w:rsid w:val="00687186"/>
    <w:rsid w:val="006938E2"/>
    <w:rsid w:val="006A0724"/>
    <w:rsid w:val="006B1FF2"/>
    <w:rsid w:val="006B2BD3"/>
    <w:rsid w:val="006B5163"/>
    <w:rsid w:val="006B5F5F"/>
    <w:rsid w:val="006D186F"/>
    <w:rsid w:val="006E156D"/>
    <w:rsid w:val="006E63B9"/>
    <w:rsid w:val="006F00AD"/>
    <w:rsid w:val="00701ACE"/>
    <w:rsid w:val="00706F79"/>
    <w:rsid w:val="00712960"/>
    <w:rsid w:val="00715E21"/>
    <w:rsid w:val="00726CF2"/>
    <w:rsid w:val="00741D07"/>
    <w:rsid w:val="00747B4E"/>
    <w:rsid w:val="00752236"/>
    <w:rsid w:val="00753EE1"/>
    <w:rsid w:val="007642EC"/>
    <w:rsid w:val="00764D8B"/>
    <w:rsid w:val="00773B9A"/>
    <w:rsid w:val="007B30BD"/>
    <w:rsid w:val="007C2F25"/>
    <w:rsid w:val="007C30FD"/>
    <w:rsid w:val="007C6293"/>
    <w:rsid w:val="007D2E69"/>
    <w:rsid w:val="007D591A"/>
    <w:rsid w:val="007E3EC1"/>
    <w:rsid w:val="007F1ED3"/>
    <w:rsid w:val="00807E6C"/>
    <w:rsid w:val="00820904"/>
    <w:rsid w:val="0082673A"/>
    <w:rsid w:val="00834311"/>
    <w:rsid w:val="00842BFD"/>
    <w:rsid w:val="00844FAA"/>
    <w:rsid w:val="00862032"/>
    <w:rsid w:val="00863C72"/>
    <w:rsid w:val="00876C6A"/>
    <w:rsid w:val="00877CA7"/>
    <w:rsid w:val="008A5E66"/>
    <w:rsid w:val="008A6E3E"/>
    <w:rsid w:val="008B4F7C"/>
    <w:rsid w:val="008C3A8D"/>
    <w:rsid w:val="008D7288"/>
    <w:rsid w:val="008E01AB"/>
    <w:rsid w:val="008E27B8"/>
    <w:rsid w:val="008E3550"/>
    <w:rsid w:val="008F0A2C"/>
    <w:rsid w:val="008F646B"/>
    <w:rsid w:val="009001EA"/>
    <w:rsid w:val="00901066"/>
    <w:rsid w:val="00901E2E"/>
    <w:rsid w:val="00913564"/>
    <w:rsid w:val="0092355D"/>
    <w:rsid w:val="00932CD1"/>
    <w:rsid w:val="0093635F"/>
    <w:rsid w:val="0094134F"/>
    <w:rsid w:val="00943EEF"/>
    <w:rsid w:val="00953628"/>
    <w:rsid w:val="009823FF"/>
    <w:rsid w:val="009A1682"/>
    <w:rsid w:val="009A3DBD"/>
    <w:rsid w:val="009B5611"/>
    <w:rsid w:val="009C719E"/>
    <w:rsid w:val="009D0DE3"/>
    <w:rsid w:val="009D1705"/>
    <w:rsid w:val="009E485E"/>
    <w:rsid w:val="009E5B73"/>
    <w:rsid w:val="009E7DEA"/>
    <w:rsid w:val="009F426C"/>
    <w:rsid w:val="009F7DA0"/>
    <w:rsid w:val="00A047E2"/>
    <w:rsid w:val="00A106AF"/>
    <w:rsid w:val="00A20DB5"/>
    <w:rsid w:val="00A4374D"/>
    <w:rsid w:val="00A476E7"/>
    <w:rsid w:val="00A67E8F"/>
    <w:rsid w:val="00A92A12"/>
    <w:rsid w:val="00A94604"/>
    <w:rsid w:val="00AA4045"/>
    <w:rsid w:val="00AA50C3"/>
    <w:rsid w:val="00AB2058"/>
    <w:rsid w:val="00AC574D"/>
    <w:rsid w:val="00AC5856"/>
    <w:rsid w:val="00AC60F1"/>
    <w:rsid w:val="00AD33B3"/>
    <w:rsid w:val="00AD50DE"/>
    <w:rsid w:val="00AF2A8E"/>
    <w:rsid w:val="00B01520"/>
    <w:rsid w:val="00B06D61"/>
    <w:rsid w:val="00B23F6D"/>
    <w:rsid w:val="00B32911"/>
    <w:rsid w:val="00B405F9"/>
    <w:rsid w:val="00B513B5"/>
    <w:rsid w:val="00B609FC"/>
    <w:rsid w:val="00B65BA1"/>
    <w:rsid w:val="00B70C3A"/>
    <w:rsid w:val="00B73412"/>
    <w:rsid w:val="00B76E91"/>
    <w:rsid w:val="00B77D70"/>
    <w:rsid w:val="00B85FDF"/>
    <w:rsid w:val="00B8755B"/>
    <w:rsid w:val="00BA1045"/>
    <w:rsid w:val="00BB44B6"/>
    <w:rsid w:val="00BC0BFC"/>
    <w:rsid w:val="00BC1B88"/>
    <w:rsid w:val="00BC2C84"/>
    <w:rsid w:val="00BC7805"/>
    <w:rsid w:val="00BE295C"/>
    <w:rsid w:val="00BF0DF3"/>
    <w:rsid w:val="00BF32FA"/>
    <w:rsid w:val="00C11E58"/>
    <w:rsid w:val="00C16B0C"/>
    <w:rsid w:val="00C2518D"/>
    <w:rsid w:val="00C26C92"/>
    <w:rsid w:val="00C2746F"/>
    <w:rsid w:val="00C30C9C"/>
    <w:rsid w:val="00C30E9E"/>
    <w:rsid w:val="00C4062F"/>
    <w:rsid w:val="00C5356B"/>
    <w:rsid w:val="00C57619"/>
    <w:rsid w:val="00C64E95"/>
    <w:rsid w:val="00C74D28"/>
    <w:rsid w:val="00C75C92"/>
    <w:rsid w:val="00C774B3"/>
    <w:rsid w:val="00C81F15"/>
    <w:rsid w:val="00C9040A"/>
    <w:rsid w:val="00C96341"/>
    <w:rsid w:val="00CA103B"/>
    <w:rsid w:val="00CA2688"/>
    <w:rsid w:val="00CA422D"/>
    <w:rsid w:val="00CC176B"/>
    <w:rsid w:val="00CC2B74"/>
    <w:rsid w:val="00CC6829"/>
    <w:rsid w:val="00CD24E7"/>
    <w:rsid w:val="00CD3EBF"/>
    <w:rsid w:val="00CE5424"/>
    <w:rsid w:val="00CE64F5"/>
    <w:rsid w:val="00CF0A51"/>
    <w:rsid w:val="00D01737"/>
    <w:rsid w:val="00D156FC"/>
    <w:rsid w:val="00D16E0A"/>
    <w:rsid w:val="00D22A8F"/>
    <w:rsid w:val="00D237B8"/>
    <w:rsid w:val="00D24B09"/>
    <w:rsid w:val="00D24F19"/>
    <w:rsid w:val="00D25805"/>
    <w:rsid w:val="00D35D03"/>
    <w:rsid w:val="00D36653"/>
    <w:rsid w:val="00D434CA"/>
    <w:rsid w:val="00D46875"/>
    <w:rsid w:val="00D5076D"/>
    <w:rsid w:val="00D620E3"/>
    <w:rsid w:val="00D62605"/>
    <w:rsid w:val="00D62E1C"/>
    <w:rsid w:val="00D819BF"/>
    <w:rsid w:val="00D95087"/>
    <w:rsid w:val="00DA2987"/>
    <w:rsid w:val="00DA77AE"/>
    <w:rsid w:val="00DB2F44"/>
    <w:rsid w:val="00DB3F05"/>
    <w:rsid w:val="00DB6505"/>
    <w:rsid w:val="00DC72D1"/>
    <w:rsid w:val="00DD660B"/>
    <w:rsid w:val="00DD70E4"/>
    <w:rsid w:val="00DF22BD"/>
    <w:rsid w:val="00E07F50"/>
    <w:rsid w:val="00E21CC9"/>
    <w:rsid w:val="00E3227F"/>
    <w:rsid w:val="00E40F69"/>
    <w:rsid w:val="00E4199B"/>
    <w:rsid w:val="00E4348C"/>
    <w:rsid w:val="00E61F29"/>
    <w:rsid w:val="00E724C4"/>
    <w:rsid w:val="00E85934"/>
    <w:rsid w:val="00E867F3"/>
    <w:rsid w:val="00E95753"/>
    <w:rsid w:val="00E9582E"/>
    <w:rsid w:val="00EA36E3"/>
    <w:rsid w:val="00EB0B02"/>
    <w:rsid w:val="00EB0E33"/>
    <w:rsid w:val="00EB6D29"/>
    <w:rsid w:val="00EC34C1"/>
    <w:rsid w:val="00EC6E94"/>
    <w:rsid w:val="00EF1641"/>
    <w:rsid w:val="00F02DA3"/>
    <w:rsid w:val="00F2461F"/>
    <w:rsid w:val="00F31C46"/>
    <w:rsid w:val="00F33CF4"/>
    <w:rsid w:val="00F34A13"/>
    <w:rsid w:val="00F379A9"/>
    <w:rsid w:val="00F4029A"/>
    <w:rsid w:val="00F41228"/>
    <w:rsid w:val="00F4445C"/>
    <w:rsid w:val="00F52634"/>
    <w:rsid w:val="00F56F28"/>
    <w:rsid w:val="00F60147"/>
    <w:rsid w:val="00F63230"/>
    <w:rsid w:val="00F65050"/>
    <w:rsid w:val="00F748B8"/>
    <w:rsid w:val="00F768B4"/>
    <w:rsid w:val="00F84D74"/>
    <w:rsid w:val="00F86CA7"/>
    <w:rsid w:val="00F91B01"/>
    <w:rsid w:val="00F91BED"/>
    <w:rsid w:val="00F94B9F"/>
    <w:rsid w:val="00FA70AB"/>
    <w:rsid w:val="00FB0E43"/>
    <w:rsid w:val="00FB35CF"/>
    <w:rsid w:val="00FC421D"/>
    <w:rsid w:val="00FD1DAB"/>
    <w:rsid w:val="00FD2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F1AB00"/>
  <w15:docId w15:val="{114B327F-9A5C-40DA-8629-6E223C7CE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D28"/>
  </w:style>
  <w:style w:type="paragraph" w:styleId="Heading4">
    <w:name w:val="heading 4"/>
    <w:basedOn w:val="Normal"/>
    <w:link w:val="Heading4Char"/>
    <w:uiPriority w:val="9"/>
    <w:qFormat/>
    <w:rsid w:val="0046034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character" w:customStyle="1" w:styleId="Heading4Char">
    <w:name w:val="Heading 4 Char"/>
    <w:basedOn w:val="DefaultParagraphFont"/>
    <w:link w:val="Heading4"/>
    <w:uiPriority w:val="9"/>
    <w:rsid w:val="0046034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CommentReference">
    <w:name w:val="annotation reference"/>
    <w:basedOn w:val="DefaultParagraphFont"/>
    <w:rsid w:val="00805BC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152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1520"/>
    <w:rPr>
      <w:rFonts w:ascii="Tahoma" w:hAnsi="Tahoma" w:cs="Tahoma"/>
      <w:sz w:val="16"/>
      <w:szCs w:val="16"/>
    </w:rPr>
  </w:style>
  <w:style w:type="paragraph" w:styleId="Title">
    <w:name w:val="Title"/>
    <w:basedOn w:val="Normal"/>
    <w:link w:val="TitleChar"/>
    <w:qFormat/>
    <w:rsid w:val="006B2BD3"/>
    <w:pPr>
      <w:spacing w:after="0" w:line="480" w:lineRule="auto"/>
      <w:jc w:val="center"/>
      <w:outlineLvl w:val="0"/>
    </w:pPr>
    <w:rPr>
      <w:rFonts w:ascii="Times New Roman" w:eastAsia="Times New Roman" w:hAnsi="Times New Roman" w:cs="Arial"/>
      <w:bCs/>
      <w:kern w:val="28"/>
      <w:sz w:val="24"/>
      <w:szCs w:val="32"/>
    </w:rPr>
  </w:style>
  <w:style w:type="character" w:customStyle="1" w:styleId="TitleChar">
    <w:name w:val="Title Char"/>
    <w:basedOn w:val="DefaultParagraphFont"/>
    <w:link w:val="Title"/>
    <w:rsid w:val="006B2BD3"/>
    <w:rPr>
      <w:rFonts w:ascii="Times New Roman" w:eastAsia="Times New Roman" w:hAnsi="Times New Roman" w:cs="Arial"/>
      <w:bCs/>
      <w:kern w:val="28"/>
      <w:sz w:val="24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C421D"/>
    <w:pPr>
      <w:spacing w:after="0" w:line="480" w:lineRule="auto"/>
      <w:ind w:left="720" w:hanging="720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0D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0D8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767</Words>
  <Characters>10073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18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Sufian Ansari</dc:creator>
  <cp:lastModifiedBy>Proofreader</cp:lastModifiedBy>
  <cp:revision>2</cp:revision>
  <dcterms:created xsi:type="dcterms:W3CDTF">2020-02-03T04:36:00Z</dcterms:created>
  <dcterms:modified xsi:type="dcterms:W3CDTF">2020-02-03T04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1"&gt;&lt;session id="PaDHgxNP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